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pPr>
      <w:r w:rsidRPr="00D825A1">
        <w:t>A.</w:t>
      </w:r>
      <w:r w:rsidRPr="00D825A1">
        <w:tab/>
        <w:t>Personal Statement</w:t>
      </w:r>
    </w:p>
    <w:p w14:paraId="5E157B36" w14:textId="6908D9F7" w:rsidR="00833C9C" w:rsidRDefault="00327C14" w:rsidP="00443B23">
      <w:pPr>
        <w:pStyle w:val="Heading1"/>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I</w:t>
      </w:r>
      <w:r w:rsidR="001E571B">
        <w:rPr>
          <w:rFonts w:cs="Arial"/>
          <w:b w:val="0"/>
          <w:szCs w:val="22"/>
        </w:rPr>
        <w:t xml:space="preserve"> currently also</w:t>
      </w:r>
      <w:r w:rsidR="0034452F">
        <w:rPr>
          <w:rFonts w:cs="Arial"/>
          <w:b w:val="0"/>
          <w:szCs w:val="22"/>
        </w:rPr>
        <w:t xml:space="preserve"> have a </w:t>
      </w:r>
      <w:r w:rsidR="003071D6">
        <w:rPr>
          <w:rFonts w:cs="Arial"/>
          <w:b w:val="0"/>
          <w:szCs w:val="22"/>
        </w:rPr>
        <w:t>secondary</w:t>
      </w:r>
      <w:r w:rsidR="0034452F">
        <w:rPr>
          <w:rFonts w:cs="Arial"/>
          <w:b w:val="0"/>
          <w:szCs w:val="22"/>
        </w:rPr>
        <w:t xml:space="preserve"> appointment at Loyola Stritch School of Medicine. </w:t>
      </w:r>
      <w:r w:rsidR="009A4D23">
        <w:rPr>
          <w:rFonts w:cs="Arial"/>
          <w:b w:val="0"/>
          <w:szCs w:val="22"/>
        </w:rPr>
        <w:t xml:space="preserve">My </w:t>
      </w:r>
      <w:r w:rsidR="00766F91">
        <w:rPr>
          <w:rFonts w:cs="Arial"/>
          <w:b w:val="0"/>
          <w:szCs w:val="22"/>
        </w:rPr>
        <w:t xml:space="preserve">expertise </w:t>
      </w:r>
      <w:r w:rsidR="009A4D23">
        <w:rPr>
          <w:rFonts w:cs="Arial"/>
          <w:b w:val="0"/>
          <w:szCs w:val="22"/>
        </w:rPr>
        <w:t>in semi-supervised methods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the specific aim 2 of this proposal.</w:t>
      </w:r>
      <w:r w:rsidR="00D41CC2">
        <w:rPr>
          <w:rFonts w:cs="Arial"/>
          <w:b w:val="0"/>
          <w:szCs w:val="22"/>
        </w:rPr>
        <w:t xml:space="preserve"> </w:t>
      </w:r>
      <w:r w:rsidR="006A5A7A">
        <w:rPr>
          <w:rFonts w:cs="Arial"/>
          <w:b w:val="0"/>
          <w:szCs w:val="22"/>
        </w:rPr>
        <w:t>Dr. Miller</w:t>
      </w:r>
      <w:r w:rsidR="000B28FA">
        <w:rPr>
          <w:rFonts w:cs="Arial"/>
          <w:b w:val="0"/>
          <w:szCs w:val="22"/>
        </w:rPr>
        <w:t xml:space="preserve"> (PI)</w:t>
      </w:r>
      <w:r w:rsidR="006A5A7A">
        <w:rPr>
          <w:rFonts w:cs="Arial"/>
          <w:b w:val="0"/>
          <w:szCs w:val="22"/>
        </w:rPr>
        <w:t xml:space="preserve"> and I have an extensive history of collaboration that began in 2011 when </w:t>
      </w:r>
      <w:r w:rsidR="00A75620">
        <w:rPr>
          <w:rFonts w:cs="Arial"/>
          <w:b w:val="0"/>
          <w:szCs w:val="22"/>
        </w:rPr>
        <w:t>I</w:t>
      </w:r>
      <w:r w:rsidR="006A5A7A">
        <w:rPr>
          <w:rFonts w:cs="Arial"/>
          <w:b w:val="0"/>
          <w:szCs w:val="22"/>
        </w:rPr>
        <w:t xml:space="preserve"> joined the NLP lab at Boston Children’s Hospital</w:t>
      </w:r>
      <w:r w:rsidR="004205A7">
        <w:rPr>
          <w:rFonts w:cs="Arial"/>
          <w:b w:val="0"/>
          <w:szCs w:val="22"/>
        </w:rPr>
        <w:t xml:space="preserve"> (BCH)</w:t>
      </w:r>
      <w:r w:rsidR="006A5A7A">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sidR="006A5A7A">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352AD0CB" w14:textId="77777777" w:rsidR="001E240D" w:rsidRPr="001E240D" w:rsidRDefault="001E240D" w:rsidP="001E240D"/>
    <w:p w14:paraId="68F7F7D4" w14:textId="2635FD87" w:rsidR="00475BFE" w:rsidRDefault="00E67A05" w:rsidP="00475BFE">
      <w:pPr>
        <w:pStyle w:val="Heading1"/>
      </w:pPr>
      <w:r w:rsidRPr="00D825A1">
        <w:lastRenderedPageBreak/>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lastRenderedPageBreak/>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1ECD89F7" w:rsidR="00A51606" w:rsidRDefault="0076001F" w:rsidP="00A87509">
      <w:pPr>
        <w:pStyle w:val="NormalWeb"/>
        <w:ind w:left="640" w:hanging="640"/>
        <w:rPr>
          <w:noProof/>
        </w:rPr>
      </w:pPr>
      <w:r>
        <w:rPr>
          <w:noProof/>
        </w:rPr>
        <w:t>1</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lastRenderedPageBreak/>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B40563"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1A65EF7D" w14:textId="77777777" w:rsidR="006773EA" w:rsidRDefault="006773EA" w:rsidP="00C27CAC">
      <w:pPr>
        <w:rPr>
          <w:b/>
        </w:rPr>
      </w:pP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Default="00BA0C94" w:rsidP="009E4969">
      <w:pPr>
        <w:rPr>
          <w:lang w:val="pt-PT"/>
        </w:rPr>
      </w:pPr>
      <w:r w:rsidRPr="00BA0C94">
        <w:rPr>
          <w:lang w:val="pt-PT"/>
        </w:rPr>
        <w:t>97324-01</w:t>
      </w:r>
      <w:r>
        <w:rPr>
          <w:lang w:val="pt-PT"/>
        </w:rPr>
        <w:t xml:space="preserve"> </w:t>
      </w:r>
      <w:r w:rsidR="00AC70FC">
        <w:rPr>
          <w:lang w:val="pt-PT"/>
        </w:rPr>
        <w:t xml:space="preserve">PI: </w:t>
      </w:r>
      <w:r w:rsidR="001D055B">
        <w:rPr>
          <w:lang w:val="pt-PT"/>
        </w:rPr>
        <w:t>Dligach</w:t>
      </w:r>
      <w:r w:rsidR="00471679">
        <w:rPr>
          <w:lang w:val="pt-PT"/>
        </w:rPr>
        <w:t>, Miller</w:t>
      </w:r>
      <w:r w:rsidR="00C30F31">
        <w:rPr>
          <w:lang w:val="pt-PT"/>
        </w:rPr>
        <w:t xml:space="preserve">                                      05/2015-12/2015</w:t>
      </w:r>
    </w:p>
    <w:p w14:paraId="07D9C273" w14:textId="57D460D2" w:rsidR="00BA0C94" w:rsidRDefault="00A32A03" w:rsidP="009E4969">
      <w:pPr>
        <w:rPr>
          <w:lang w:val="pt-PT"/>
        </w:rPr>
      </w:pPr>
      <w:r>
        <w:rPr>
          <w:lang w:val="pt-PT"/>
        </w:rPr>
        <w:t>Boston Children</w:t>
      </w:r>
      <w:r w:rsidR="00D650D9">
        <w:rPr>
          <w:lang w:val="pt-PT"/>
        </w:rPr>
        <w:t>’s</w:t>
      </w:r>
      <w:r>
        <w:rPr>
          <w:lang w:val="pt-PT"/>
        </w:rPr>
        <w:t xml:space="preserve"> Hospital, </w:t>
      </w:r>
      <w:r w:rsidRPr="00A32A03">
        <w:rPr>
          <w:lang w:val="pt-PT"/>
        </w:rPr>
        <w:t>The Program for Patient Safety and Quality</w:t>
      </w:r>
    </w:p>
    <w:p w14:paraId="7E1A55A1" w14:textId="44D3C018" w:rsidR="00E04BA6" w:rsidRPr="008C58F0" w:rsidRDefault="001D055B" w:rsidP="009E4969">
      <w:pPr>
        <w:rPr>
          <w:b/>
          <w:lang w:val="pt-PT"/>
        </w:rPr>
      </w:pPr>
      <w:r w:rsidRPr="001D055B">
        <w:rPr>
          <w:b/>
          <w:lang w:val="pt-PT"/>
        </w:rPr>
        <w:t>Natural Language Processing for Quality Metrics</w:t>
      </w:r>
    </w:p>
    <w:p w14:paraId="36A50746" w14:textId="69AA082B" w:rsidR="00B0405E" w:rsidRDefault="001F7868" w:rsidP="009E4969">
      <w:pPr>
        <w:rPr>
          <w:lang w:val="pt-PT"/>
        </w:rPr>
      </w:pPr>
      <w:r w:rsidRPr="001F7868">
        <w:rPr>
          <w:lang w:val="pt-PT"/>
        </w:rPr>
        <w:t>The quality of patient care in the United States remains substandard: according to a New England Journal of Medi</w:t>
      </w:r>
      <w:r w:rsidR="0078196C">
        <w:rPr>
          <w:lang w:val="pt-PT"/>
        </w:rPr>
        <w:t xml:space="preserve">cine study, </w:t>
      </w:r>
      <w:r w:rsidRPr="001F7868">
        <w:rPr>
          <w:lang w:val="pt-PT"/>
        </w:rPr>
        <w:t xml:space="preserve">patients receive proper care only in about 55% of the cases. Improving the quality of care is therefore an urgent goal of </w:t>
      </w:r>
      <w:r w:rsidR="00025CDA">
        <w:rPr>
          <w:lang w:val="pt-PT"/>
        </w:rPr>
        <w:t>the</w:t>
      </w:r>
      <w:r w:rsidRPr="001F7868">
        <w:rPr>
          <w:lang w:val="pt-PT"/>
        </w:rPr>
        <w:t xml:space="preserve"> health care system.</w:t>
      </w:r>
      <w:r>
        <w:rPr>
          <w:lang w:val="pt-PT"/>
        </w:rPr>
        <w:t xml:space="preserve"> </w:t>
      </w:r>
      <w:r w:rsidRPr="001F7868">
        <w:rPr>
          <w:lang w:val="pt-PT"/>
        </w:rPr>
        <w:t>Computing quality measures is however a complicated process, which in many cases involves a manual examination of a large number of electronic health records (EHRs).</w:t>
      </w:r>
      <w:r>
        <w:rPr>
          <w:lang w:val="pt-PT"/>
        </w:rPr>
        <w:t xml:space="preserve"> </w:t>
      </w:r>
      <w:r w:rsidR="004C433C">
        <w:rPr>
          <w:lang w:val="pt-PT"/>
        </w:rPr>
        <w:t>The goal of this project is to evaluate</w:t>
      </w:r>
      <w:r w:rsidR="005905A6" w:rsidRPr="005905A6">
        <w:rPr>
          <w:lang w:val="pt-PT"/>
        </w:rPr>
        <w:t xml:space="preserve"> the use of </w:t>
      </w:r>
      <w:r w:rsidR="00F67EB0">
        <w:rPr>
          <w:lang w:val="pt-PT"/>
        </w:rPr>
        <w:t xml:space="preserve">automatic </w:t>
      </w:r>
      <w:r w:rsidR="00105A0E">
        <w:rPr>
          <w:lang w:val="pt-PT"/>
        </w:rPr>
        <w:t>natural language processing (</w:t>
      </w:r>
      <w:r w:rsidR="005905A6" w:rsidRPr="005905A6">
        <w:rPr>
          <w:lang w:val="pt-PT"/>
        </w:rPr>
        <w:t>NLP</w:t>
      </w:r>
      <w:r w:rsidR="00105A0E">
        <w:rPr>
          <w:lang w:val="pt-PT"/>
        </w:rPr>
        <w:t>)</w:t>
      </w:r>
      <w:r w:rsidR="00F67EB0">
        <w:rPr>
          <w:lang w:val="pt-PT"/>
        </w:rPr>
        <w:t xml:space="preserve"> and machine learning</w:t>
      </w:r>
      <w:r w:rsidR="005905A6" w:rsidRPr="005905A6">
        <w:rPr>
          <w:lang w:val="pt-PT"/>
        </w:rPr>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lastRenderedPageBreak/>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0AA4DDBE" w14:textId="77777777" w:rsidR="009E4969" w:rsidRDefault="009E4969" w:rsidP="009E4969">
      <w:pPr>
        <w:tabs>
          <w:tab w:val="left" w:pos="3420"/>
          <w:tab w:val="left" w:pos="6750"/>
          <w:tab w:val="left" w:pos="9270"/>
        </w:tabs>
        <w:rPr>
          <w:rFonts w:cs="Arial"/>
          <w:szCs w:val="22"/>
        </w:rPr>
      </w:pPr>
      <w:r>
        <w:rPr>
          <w:rFonts w:cs="Arial"/>
          <w:szCs w:val="22"/>
        </w:rPr>
        <w:t>Role:  Postdoctoral Research Fellow</w:t>
      </w:r>
    </w:p>
    <w:p w14:paraId="71DB8A67" w14:textId="77777777" w:rsidR="009E4969" w:rsidRDefault="009E4969" w:rsidP="009E4969">
      <w:pPr>
        <w:tabs>
          <w:tab w:val="left" w:pos="3420"/>
          <w:tab w:val="left" w:pos="6750"/>
          <w:tab w:val="left" w:pos="9270"/>
        </w:tabs>
        <w:rPr>
          <w:rStyle w:val="clsstaticdata1"/>
          <w:szCs w:val="22"/>
        </w:rPr>
      </w:pPr>
    </w:p>
    <w:p w14:paraId="0E597D18" w14:textId="77777777" w:rsidR="009E4969" w:rsidRPr="0051272B" w:rsidRDefault="009E4969" w:rsidP="009E4969">
      <w:pPr>
        <w:tabs>
          <w:tab w:val="left" w:pos="3420"/>
          <w:tab w:val="left" w:pos="6750"/>
          <w:tab w:val="left" w:pos="9270"/>
        </w:tabs>
        <w:rPr>
          <w:rStyle w:val="clsstaticdata1"/>
          <w:sz w:val="22"/>
          <w:szCs w:val="22"/>
        </w:rPr>
      </w:pPr>
      <w:bookmarkStart w:id="0" w:name="_GoBack"/>
      <w:r w:rsidRPr="0051272B">
        <w:rPr>
          <w:rStyle w:val="clsstaticdata1"/>
          <w:sz w:val="22"/>
          <w:szCs w:val="22"/>
        </w:rPr>
        <w:t>1 RC1 LM010608 (PI: Martin)</w:t>
      </w:r>
      <w:r w:rsidRPr="0051272B">
        <w:rPr>
          <w:rStyle w:val="clsstaticdata1"/>
          <w:sz w:val="22"/>
          <w:szCs w:val="22"/>
        </w:rPr>
        <w:tab/>
      </w:r>
      <w:r w:rsidRPr="0051272B">
        <w:rPr>
          <w:rStyle w:val="clsstaticdata1"/>
          <w:sz w:val="22"/>
          <w:szCs w:val="22"/>
        </w:rPr>
        <w:tab/>
        <w:t>9/30/2009 – 9/29/2011</w:t>
      </w:r>
    </w:p>
    <w:bookmarkEnd w:id="0"/>
    <w:p w14:paraId="1A20B5F2" w14:textId="77777777" w:rsidR="009E4969" w:rsidRDefault="009E4969" w:rsidP="009E4969">
      <w:pPr>
        <w:pStyle w:val="DataField11pt-Single"/>
      </w:pPr>
      <w:r>
        <w:rPr>
          <w:szCs w:val="22"/>
        </w:rPr>
        <w:t>NIH</w:t>
      </w:r>
    </w:p>
    <w:p w14:paraId="73F0CF8A" w14:textId="77777777" w:rsidR="009E4969" w:rsidRPr="005B4C90" w:rsidRDefault="009E4969" w:rsidP="009E4969">
      <w:pPr>
        <w:pStyle w:val="DataField11pt-Single"/>
        <w:rPr>
          <w:b/>
          <w:szCs w:val="22"/>
        </w:rPr>
      </w:pPr>
      <w:r w:rsidRPr="005B4C90">
        <w:rPr>
          <w:b/>
          <w:szCs w:val="22"/>
        </w:rPr>
        <w:t>Multi-Source Integrated Platform for Answering Clinical Questions</w:t>
      </w:r>
    </w:p>
    <w:p w14:paraId="7856DE09" w14:textId="77777777" w:rsidR="009E4969" w:rsidRDefault="009E4969" w:rsidP="009E4969">
      <w:pPr>
        <w:pStyle w:val="DataField11pt-Single"/>
      </w:pPr>
      <w:r w:rsidRPr="009F19FE">
        <w:rPr>
          <w:szCs w:val="22"/>
        </w:rPr>
        <w:t xml:space="preserve">The goal of this research is </w:t>
      </w:r>
      <w:r>
        <w:rPr>
          <w:szCs w:val="22"/>
        </w:rPr>
        <w:t xml:space="preserve">to develop a question answering system builds on existing mature technologies. </w:t>
      </w:r>
      <w:r w:rsidRPr="006D34C2">
        <w:t>Role:</w:t>
      </w:r>
      <w:r>
        <w:t xml:space="preserve"> Postdoctoral Research Fellow</w:t>
      </w:r>
    </w:p>
    <w:p w14:paraId="3790F7AE" w14:textId="77777777" w:rsidR="009E4969" w:rsidRDefault="009E4969" w:rsidP="009E4969">
      <w:pPr>
        <w:tabs>
          <w:tab w:val="left" w:pos="3420"/>
          <w:tab w:val="left" w:pos="6750"/>
          <w:tab w:val="left" w:pos="9270"/>
        </w:tabs>
        <w:rPr>
          <w:rFonts w:cs="Arial"/>
          <w:szCs w:val="22"/>
        </w:rPr>
      </w:pPr>
    </w:p>
    <w:p w14:paraId="4F7AA427" w14:textId="77777777" w:rsidR="009E4969" w:rsidRPr="00B12BAA" w:rsidRDefault="009E4969" w:rsidP="009E4969">
      <w:pPr>
        <w:tabs>
          <w:tab w:val="left" w:pos="3420"/>
          <w:tab w:val="left" w:pos="6750"/>
          <w:tab w:val="left" w:pos="9270"/>
        </w:tabs>
        <w:rPr>
          <w:rStyle w:val="clsstaticdata1"/>
          <w:szCs w:val="22"/>
        </w:rPr>
      </w:pPr>
      <w:r w:rsidRPr="00B12BAA">
        <w:rPr>
          <w:rStyle w:val="clsstaticdata1"/>
          <w:szCs w:val="22"/>
        </w:rPr>
        <w:t>HR0011-06-C-0022 (PI: Palmer)</w:t>
      </w:r>
      <w:r>
        <w:rPr>
          <w:rStyle w:val="clsstaticdata1"/>
          <w:szCs w:val="22"/>
        </w:rPr>
        <w:tab/>
      </w:r>
      <w:r>
        <w:rPr>
          <w:rStyle w:val="clsstaticdata1"/>
          <w:szCs w:val="22"/>
        </w:rPr>
        <w:tab/>
      </w:r>
      <w:r w:rsidRPr="00B12BAA">
        <w:rPr>
          <w:rStyle w:val="clsstaticdata1"/>
          <w:szCs w:val="22"/>
        </w:rPr>
        <w:t>10/01/</w:t>
      </w:r>
      <w:r>
        <w:rPr>
          <w:rStyle w:val="clsstaticdata1"/>
          <w:szCs w:val="22"/>
        </w:rPr>
        <w:t>20</w:t>
      </w:r>
      <w:r w:rsidRPr="00B12BAA">
        <w:rPr>
          <w:rStyle w:val="clsstaticdata1"/>
          <w:szCs w:val="22"/>
        </w:rPr>
        <w:t>06 – 4/30/</w:t>
      </w:r>
      <w:r>
        <w:rPr>
          <w:rStyle w:val="clsstaticdata1"/>
          <w:szCs w:val="22"/>
        </w:rPr>
        <w:t>20</w:t>
      </w:r>
      <w:r w:rsidRPr="00B12BAA">
        <w:rPr>
          <w:rStyle w:val="clsstaticdata1"/>
          <w:szCs w:val="22"/>
        </w:rPr>
        <w:t>11</w:t>
      </w:r>
    </w:p>
    <w:p w14:paraId="2EF8531F" w14:textId="77777777" w:rsidR="009E4969" w:rsidRDefault="009E4969" w:rsidP="009E4969">
      <w:pPr>
        <w:pStyle w:val="DataField11pt-Single"/>
      </w:pPr>
      <w:r>
        <w:t>DARPA</w:t>
      </w:r>
    </w:p>
    <w:p w14:paraId="079995C5" w14:textId="77777777" w:rsidR="009E4969" w:rsidRPr="005B4C90" w:rsidRDefault="009E4969" w:rsidP="009E4969">
      <w:pPr>
        <w:pStyle w:val="DataField11pt-Single"/>
        <w:rPr>
          <w:b/>
          <w:szCs w:val="22"/>
        </w:rPr>
      </w:pPr>
      <w:r w:rsidRPr="005B4C90">
        <w:rPr>
          <w:b/>
          <w:szCs w:val="22"/>
        </w:rPr>
        <w:t>Autonomous Global Integrated Language Exploitation</w:t>
      </w:r>
    </w:p>
    <w:p w14:paraId="2A136150" w14:textId="77777777" w:rsidR="009E4969" w:rsidRPr="006D34C2" w:rsidRDefault="009E4969" w:rsidP="009E4969">
      <w:pPr>
        <w:pStyle w:val="DataField11pt-Single"/>
      </w:pPr>
      <w:r w:rsidRPr="006D34C2">
        <w:t xml:space="preserve">The goal of this </w:t>
      </w:r>
      <w:r>
        <w:t>project was sense tagging and PropBanking for English, Chinese and Arabic</w:t>
      </w:r>
      <w:r w:rsidRPr="006D34C2">
        <w:t>.</w:t>
      </w:r>
      <w:r w:rsidRPr="006D34C2">
        <w:tab/>
      </w:r>
      <w:r w:rsidRPr="006D34C2">
        <w:tab/>
      </w:r>
      <w:r w:rsidRPr="006D34C2">
        <w:tab/>
      </w:r>
      <w:r w:rsidRPr="006D34C2">
        <w:tab/>
      </w:r>
      <w:r w:rsidRPr="006D34C2">
        <w:tab/>
      </w:r>
    </w:p>
    <w:p w14:paraId="4488FD20" w14:textId="77777777" w:rsidR="009E4969" w:rsidRDefault="009E4969" w:rsidP="009E4969">
      <w:pPr>
        <w:pStyle w:val="DataField11pt-Single"/>
      </w:pPr>
      <w:r w:rsidRPr="006D34C2">
        <w:t>Role:</w:t>
      </w:r>
      <w:r>
        <w:t xml:space="preserve"> Graduate Research Assistant</w:t>
      </w:r>
    </w:p>
    <w:p w14:paraId="56637DE7" w14:textId="77777777" w:rsidR="009E4969" w:rsidRDefault="009E4969" w:rsidP="009E4969">
      <w:pPr>
        <w:pStyle w:val="DataField11pt-Single"/>
      </w:pPr>
    </w:p>
    <w:p w14:paraId="41E1F97C" w14:textId="77777777" w:rsidR="009E4969" w:rsidRPr="00B421DC" w:rsidRDefault="009E4969" w:rsidP="009E4969">
      <w:pPr>
        <w:tabs>
          <w:tab w:val="left" w:pos="3420"/>
          <w:tab w:val="left" w:pos="6750"/>
          <w:tab w:val="left" w:pos="9270"/>
        </w:tabs>
        <w:rPr>
          <w:rStyle w:val="clsstaticdata1"/>
          <w:szCs w:val="22"/>
        </w:rPr>
      </w:pPr>
      <w:r w:rsidRPr="00B421DC">
        <w:rPr>
          <w:rStyle w:val="clsstaticdata1"/>
          <w:szCs w:val="22"/>
        </w:rPr>
        <w:t xml:space="preserve">IIS 0715078 </w:t>
      </w:r>
      <w:r w:rsidRPr="00B12BAA">
        <w:rPr>
          <w:rStyle w:val="clsstaticdata1"/>
          <w:szCs w:val="22"/>
        </w:rPr>
        <w:t>(PI: Palmer)</w:t>
      </w:r>
      <w:r>
        <w:rPr>
          <w:rStyle w:val="clsstaticdata1"/>
          <w:szCs w:val="22"/>
        </w:rPr>
        <w:tab/>
      </w:r>
      <w:r>
        <w:rPr>
          <w:rStyle w:val="clsstaticdata1"/>
          <w:szCs w:val="22"/>
        </w:rPr>
        <w:tab/>
      </w:r>
      <w:r w:rsidRPr="00B421DC">
        <w:rPr>
          <w:rStyle w:val="clsstaticdata1"/>
          <w:szCs w:val="22"/>
        </w:rPr>
        <w:t>9/01/</w:t>
      </w:r>
      <w:r>
        <w:rPr>
          <w:rStyle w:val="clsstaticdata1"/>
          <w:szCs w:val="22"/>
        </w:rPr>
        <w:t>20</w:t>
      </w:r>
      <w:r w:rsidRPr="00B421DC">
        <w:rPr>
          <w:rStyle w:val="clsstaticdata1"/>
          <w:szCs w:val="22"/>
        </w:rPr>
        <w:t>04 – 11/30/</w:t>
      </w:r>
      <w:r>
        <w:rPr>
          <w:rStyle w:val="clsstaticdata1"/>
          <w:szCs w:val="22"/>
        </w:rPr>
        <w:t>20</w:t>
      </w:r>
      <w:r w:rsidRPr="00B421DC">
        <w:rPr>
          <w:rStyle w:val="clsstaticdata1"/>
          <w:szCs w:val="22"/>
        </w:rPr>
        <w:t>09</w:t>
      </w:r>
    </w:p>
    <w:p w14:paraId="152CD979" w14:textId="77777777" w:rsidR="009E4969" w:rsidRDefault="009E4969" w:rsidP="009E4969">
      <w:pPr>
        <w:rPr>
          <w:rFonts w:eastAsia="MS Mincho" w:cs="Arial"/>
          <w:szCs w:val="22"/>
        </w:rPr>
      </w:pPr>
      <w:r>
        <w:rPr>
          <w:rFonts w:eastAsia="MS Mincho" w:cs="Arial"/>
          <w:szCs w:val="22"/>
        </w:rPr>
        <w:t>National Science Foundation</w:t>
      </w:r>
    </w:p>
    <w:p w14:paraId="749FBF1C" w14:textId="77777777" w:rsidR="009E4969" w:rsidRPr="005B4C90" w:rsidRDefault="009E4969" w:rsidP="009E4969">
      <w:pPr>
        <w:pStyle w:val="DataField11pt-Single"/>
        <w:rPr>
          <w:b/>
          <w:szCs w:val="22"/>
        </w:rPr>
      </w:pPr>
      <w:r w:rsidRPr="005B4C90">
        <w:rPr>
          <w:b/>
          <w:szCs w:val="22"/>
        </w:rPr>
        <w:t>Advancing the Performance of WSD Systems through More Consistent Criteria for Sense Distinctions</w:t>
      </w:r>
      <w:r w:rsidRPr="005B4C90">
        <w:rPr>
          <w:b/>
          <w:szCs w:val="22"/>
        </w:rPr>
        <w:tab/>
      </w:r>
    </w:p>
    <w:p w14:paraId="2F73924E" w14:textId="77777777" w:rsidR="009E4969" w:rsidRPr="00C92571" w:rsidRDefault="009E4969" w:rsidP="009E4969">
      <w:pPr>
        <w:rPr>
          <w:rFonts w:eastAsia="MS Mincho" w:cs="Arial"/>
          <w:szCs w:val="22"/>
        </w:rPr>
      </w:pPr>
      <w:r>
        <w:rPr>
          <w:rFonts w:eastAsia="MS Mincho" w:cs="Arial"/>
          <w:szCs w:val="22"/>
        </w:rPr>
        <w:t>The goal of this project is the annotation of replicable sense tags as measured through ITA and the training of accurate automatic sense taggers.</w:t>
      </w:r>
    </w:p>
    <w:p w14:paraId="4E5A0D98" w14:textId="7C76CACB" w:rsidR="009E52CA" w:rsidRPr="00F7284D" w:rsidRDefault="009E4969" w:rsidP="002923FE">
      <w:pPr>
        <w:pStyle w:val="DataField11pt-Single"/>
      </w:pPr>
      <w:r>
        <w:t>Role: Graduate Research Assistant</w:t>
      </w:r>
    </w:p>
    <w:sectPr w:rsidR="009E52CA" w:rsidRPr="00F7284D"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E6F068" w14:textId="77777777" w:rsidR="00B40563" w:rsidRDefault="00B40563">
      <w:r>
        <w:separator/>
      </w:r>
    </w:p>
  </w:endnote>
  <w:endnote w:type="continuationSeparator" w:id="0">
    <w:p w14:paraId="6571DAAC" w14:textId="77777777" w:rsidR="00B40563" w:rsidRDefault="00B40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6BB846" w14:textId="77777777" w:rsidR="00B40563" w:rsidRDefault="00B40563">
      <w:r>
        <w:separator/>
      </w:r>
    </w:p>
  </w:footnote>
  <w:footnote w:type="continuationSeparator" w:id="0">
    <w:p w14:paraId="29963CD5" w14:textId="77777777" w:rsidR="00B40563" w:rsidRDefault="00B4056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0"/>
  <w:embedSystemFonts/>
  <w:activeWritingStyle w:appName="MSWord" w:lang="pt-PT"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67621"/>
    <w:rsid w:val="000738C5"/>
    <w:rsid w:val="000756FC"/>
    <w:rsid w:val="00075DD2"/>
    <w:rsid w:val="00076CFB"/>
    <w:rsid w:val="00084B10"/>
    <w:rsid w:val="00087EA7"/>
    <w:rsid w:val="000A3D38"/>
    <w:rsid w:val="000A76FD"/>
    <w:rsid w:val="000B28FA"/>
    <w:rsid w:val="000C555C"/>
    <w:rsid w:val="000D45C8"/>
    <w:rsid w:val="000E7B87"/>
    <w:rsid w:val="000F06D0"/>
    <w:rsid w:val="000F4412"/>
    <w:rsid w:val="000F5F87"/>
    <w:rsid w:val="00100E52"/>
    <w:rsid w:val="0010230A"/>
    <w:rsid w:val="00105A0E"/>
    <w:rsid w:val="00117E2F"/>
    <w:rsid w:val="00122EB3"/>
    <w:rsid w:val="001233DC"/>
    <w:rsid w:val="00130F3F"/>
    <w:rsid w:val="00132CA6"/>
    <w:rsid w:val="0013498E"/>
    <w:rsid w:val="001430A2"/>
    <w:rsid w:val="00143B61"/>
    <w:rsid w:val="0014571A"/>
    <w:rsid w:val="001476C9"/>
    <w:rsid w:val="00153999"/>
    <w:rsid w:val="00156864"/>
    <w:rsid w:val="00162C81"/>
    <w:rsid w:val="00170D87"/>
    <w:rsid w:val="00177D49"/>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21E03"/>
    <w:rsid w:val="00226727"/>
    <w:rsid w:val="00227D4F"/>
    <w:rsid w:val="002356E6"/>
    <w:rsid w:val="002401D4"/>
    <w:rsid w:val="00240E97"/>
    <w:rsid w:val="00241711"/>
    <w:rsid w:val="00260244"/>
    <w:rsid w:val="00270FFD"/>
    <w:rsid w:val="00272E65"/>
    <w:rsid w:val="0028051C"/>
    <w:rsid w:val="00285FB0"/>
    <w:rsid w:val="002923FE"/>
    <w:rsid w:val="002B4EF7"/>
    <w:rsid w:val="002D4EB9"/>
    <w:rsid w:val="002D7520"/>
    <w:rsid w:val="002E5125"/>
    <w:rsid w:val="002F077E"/>
    <w:rsid w:val="002F3376"/>
    <w:rsid w:val="002F693A"/>
    <w:rsid w:val="003071D6"/>
    <w:rsid w:val="00321A19"/>
    <w:rsid w:val="00327C14"/>
    <w:rsid w:val="0034452F"/>
    <w:rsid w:val="0035045F"/>
    <w:rsid w:val="00350F1F"/>
    <w:rsid w:val="00376586"/>
    <w:rsid w:val="0037667F"/>
    <w:rsid w:val="00382AB6"/>
    <w:rsid w:val="00383712"/>
    <w:rsid w:val="0039059F"/>
    <w:rsid w:val="003A7262"/>
    <w:rsid w:val="003A769E"/>
    <w:rsid w:val="003C1215"/>
    <w:rsid w:val="003C2647"/>
    <w:rsid w:val="003C62D6"/>
    <w:rsid w:val="003D2399"/>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71679"/>
    <w:rsid w:val="004759D9"/>
    <w:rsid w:val="00475BFE"/>
    <w:rsid w:val="00487A34"/>
    <w:rsid w:val="0049068A"/>
    <w:rsid w:val="004917C4"/>
    <w:rsid w:val="004A3FC8"/>
    <w:rsid w:val="004A5FC1"/>
    <w:rsid w:val="004C433C"/>
    <w:rsid w:val="004E43E7"/>
    <w:rsid w:val="00503A1D"/>
    <w:rsid w:val="00503B57"/>
    <w:rsid w:val="0051272B"/>
    <w:rsid w:val="005139D8"/>
    <w:rsid w:val="005145BB"/>
    <w:rsid w:val="00514D1A"/>
    <w:rsid w:val="005154B3"/>
    <w:rsid w:val="00517BFD"/>
    <w:rsid w:val="00524BEF"/>
    <w:rsid w:val="0054471F"/>
    <w:rsid w:val="00547AC9"/>
    <w:rsid w:val="00555CEF"/>
    <w:rsid w:val="00580DD3"/>
    <w:rsid w:val="0058142E"/>
    <w:rsid w:val="005905A6"/>
    <w:rsid w:val="00592740"/>
    <w:rsid w:val="0059346D"/>
    <w:rsid w:val="00593EE7"/>
    <w:rsid w:val="00596C7C"/>
    <w:rsid w:val="005A1C65"/>
    <w:rsid w:val="005A1FBA"/>
    <w:rsid w:val="005B004A"/>
    <w:rsid w:val="005B4C90"/>
    <w:rsid w:val="005C1DE7"/>
    <w:rsid w:val="005C2BDD"/>
    <w:rsid w:val="005C47A8"/>
    <w:rsid w:val="005E3E26"/>
    <w:rsid w:val="005E406E"/>
    <w:rsid w:val="005F22A4"/>
    <w:rsid w:val="005F5F51"/>
    <w:rsid w:val="00601C69"/>
    <w:rsid w:val="00606913"/>
    <w:rsid w:val="006125BB"/>
    <w:rsid w:val="00615A37"/>
    <w:rsid w:val="00616BCC"/>
    <w:rsid w:val="00624261"/>
    <w:rsid w:val="00631360"/>
    <w:rsid w:val="0064350A"/>
    <w:rsid w:val="00646AF9"/>
    <w:rsid w:val="00650611"/>
    <w:rsid w:val="006518C4"/>
    <w:rsid w:val="006609B6"/>
    <w:rsid w:val="00664704"/>
    <w:rsid w:val="006773EA"/>
    <w:rsid w:val="0068686E"/>
    <w:rsid w:val="0068699D"/>
    <w:rsid w:val="00690925"/>
    <w:rsid w:val="006A353C"/>
    <w:rsid w:val="006A56FC"/>
    <w:rsid w:val="006A5A7A"/>
    <w:rsid w:val="006B2D1C"/>
    <w:rsid w:val="006B3012"/>
    <w:rsid w:val="006C1E1F"/>
    <w:rsid w:val="006C7EFF"/>
    <w:rsid w:val="006D0F6F"/>
    <w:rsid w:val="006D7500"/>
    <w:rsid w:val="006F24B3"/>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7841"/>
    <w:rsid w:val="008640B4"/>
    <w:rsid w:val="00865D3D"/>
    <w:rsid w:val="00873DD6"/>
    <w:rsid w:val="00874211"/>
    <w:rsid w:val="00874EBC"/>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211D3"/>
    <w:rsid w:val="00934124"/>
    <w:rsid w:val="009342B2"/>
    <w:rsid w:val="0094070E"/>
    <w:rsid w:val="00952A27"/>
    <w:rsid w:val="00964CC7"/>
    <w:rsid w:val="009678A6"/>
    <w:rsid w:val="00983E6C"/>
    <w:rsid w:val="009A206C"/>
    <w:rsid w:val="009A4D23"/>
    <w:rsid w:val="009B4635"/>
    <w:rsid w:val="009C082C"/>
    <w:rsid w:val="009D0DF6"/>
    <w:rsid w:val="009D7E97"/>
    <w:rsid w:val="009E03F3"/>
    <w:rsid w:val="009E4140"/>
    <w:rsid w:val="009E4969"/>
    <w:rsid w:val="009E52CA"/>
    <w:rsid w:val="009F3616"/>
    <w:rsid w:val="009F72E5"/>
    <w:rsid w:val="00A04942"/>
    <w:rsid w:val="00A04B52"/>
    <w:rsid w:val="00A0751C"/>
    <w:rsid w:val="00A1251D"/>
    <w:rsid w:val="00A1469B"/>
    <w:rsid w:val="00A14EF5"/>
    <w:rsid w:val="00A26D0F"/>
    <w:rsid w:val="00A30AB1"/>
    <w:rsid w:val="00A32A03"/>
    <w:rsid w:val="00A32C2B"/>
    <w:rsid w:val="00A42D9B"/>
    <w:rsid w:val="00A51606"/>
    <w:rsid w:val="00A62BA0"/>
    <w:rsid w:val="00A7514C"/>
    <w:rsid w:val="00A7562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24A8A"/>
    <w:rsid w:val="00B34FEC"/>
    <w:rsid w:val="00B40563"/>
    <w:rsid w:val="00B4074D"/>
    <w:rsid w:val="00B42C60"/>
    <w:rsid w:val="00B61915"/>
    <w:rsid w:val="00B85D7F"/>
    <w:rsid w:val="00B929F5"/>
    <w:rsid w:val="00B932BD"/>
    <w:rsid w:val="00BA0C94"/>
    <w:rsid w:val="00BA1314"/>
    <w:rsid w:val="00BA57B1"/>
    <w:rsid w:val="00BB7A15"/>
    <w:rsid w:val="00BC336C"/>
    <w:rsid w:val="00BD7C8E"/>
    <w:rsid w:val="00BE23AD"/>
    <w:rsid w:val="00BF0EF3"/>
    <w:rsid w:val="00BF60E9"/>
    <w:rsid w:val="00C00F42"/>
    <w:rsid w:val="00C05C55"/>
    <w:rsid w:val="00C076C6"/>
    <w:rsid w:val="00C137DA"/>
    <w:rsid w:val="00C27701"/>
    <w:rsid w:val="00C27CAC"/>
    <w:rsid w:val="00C30F31"/>
    <w:rsid w:val="00C3113F"/>
    <w:rsid w:val="00C412BD"/>
    <w:rsid w:val="00C4536F"/>
    <w:rsid w:val="00C45CDE"/>
    <w:rsid w:val="00C46ADA"/>
    <w:rsid w:val="00C4739B"/>
    <w:rsid w:val="00C51776"/>
    <w:rsid w:val="00C56C04"/>
    <w:rsid w:val="00C637A9"/>
    <w:rsid w:val="00C73A45"/>
    <w:rsid w:val="00C82B4D"/>
    <w:rsid w:val="00C84F11"/>
    <w:rsid w:val="00C85025"/>
    <w:rsid w:val="00C918BD"/>
    <w:rsid w:val="00C92E6D"/>
    <w:rsid w:val="00CA00D1"/>
    <w:rsid w:val="00CA468D"/>
    <w:rsid w:val="00CA680A"/>
    <w:rsid w:val="00CA7DFA"/>
    <w:rsid w:val="00CB05F9"/>
    <w:rsid w:val="00CB305D"/>
    <w:rsid w:val="00CB3F18"/>
    <w:rsid w:val="00CC069D"/>
    <w:rsid w:val="00CC56E5"/>
    <w:rsid w:val="00CC669E"/>
    <w:rsid w:val="00CD4018"/>
    <w:rsid w:val="00CD6CC0"/>
    <w:rsid w:val="00CE0951"/>
    <w:rsid w:val="00CF2FAE"/>
    <w:rsid w:val="00CF5ED6"/>
    <w:rsid w:val="00CF68A2"/>
    <w:rsid w:val="00D20E67"/>
    <w:rsid w:val="00D41CC2"/>
    <w:rsid w:val="00D50161"/>
    <w:rsid w:val="00D51DC4"/>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F1DF5"/>
    <w:rsid w:val="00DF7645"/>
    <w:rsid w:val="00E04BA6"/>
    <w:rsid w:val="00E11E15"/>
    <w:rsid w:val="00E127A1"/>
    <w:rsid w:val="00E167E9"/>
    <w:rsid w:val="00E355C2"/>
    <w:rsid w:val="00E37E57"/>
    <w:rsid w:val="00E463A0"/>
    <w:rsid w:val="00E53B95"/>
    <w:rsid w:val="00E56B2A"/>
    <w:rsid w:val="00E622B0"/>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5725"/>
    <w:rsid w:val="00EE518B"/>
    <w:rsid w:val="00EF2A42"/>
    <w:rsid w:val="00EF4C32"/>
    <w:rsid w:val="00EF69CD"/>
    <w:rsid w:val="00F02126"/>
    <w:rsid w:val="00F0419B"/>
    <w:rsid w:val="00F07AB3"/>
    <w:rsid w:val="00F262AB"/>
    <w:rsid w:val="00F3267A"/>
    <w:rsid w:val="00F36113"/>
    <w:rsid w:val="00F43690"/>
    <w:rsid w:val="00F47DD1"/>
    <w:rsid w:val="00F67EB0"/>
    <w:rsid w:val="00F7284D"/>
    <w:rsid w:val="00F80CFC"/>
    <w:rsid w:val="00F900B2"/>
    <w:rsid w:val="00FA00C6"/>
    <w:rsid w:val="00FC407C"/>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5</Pages>
  <Words>4957</Words>
  <Characters>28255</Characters>
  <Application>Microsoft Macintosh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3146</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339</cp:revision>
  <cp:lastPrinted>2011-03-11T19:43:00Z</cp:lastPrinted>
  <dcterms:created xsi:type="dcterms:W3CDTF">2015-03-31T19:44:00Z</dcterms:created>
  <dcterms:modified xsi:type="dcterms:W3CDTF">2016-05-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